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Look w:val="04A0" w:firstRow="1" w:lastRow="0" w:firstColumn="1" w:lastColumn="0" w:noHBand="0" w:noVBand="1"/>
      </w:tblPr>
      <w:tblGrid>
        <w:gridCol w:w="4675"/>
        <w:gridCol w:w="4675"/>
      </w:tblGrid>
      <w:tr w:rsidR="00503FF1" w:rsidRPr="003F0001" w14:paraId="64F59A77" w14:textId="77777777" w:rsidTr="003416BC">
        <w:tc>
          <w:tcPr>
            <w:tcW w:w="4675" w:type="dxa"/>
          </w:tcPr>
          <w:p w14:paraId="5D983EC4" w14:textId="77777777" w:rsidR="00503FF1" w:rsidRPr="003F0001" w:rsidRDefault="00503FF1" w:rsidP="003416BC">
            <w:pPr>
              <w:widowControl w:val="0"/>
              <w:autoSpaceDE w:val="0"/>
              <w:autoSpaceDN w:val="0"/>
              <w:adjustRightInd w:val="0"/>
              <w:rPr>
                <w:b/>
              </w:rPr>
            </w:pPr>
            <w:r w:rsidRPr="003F0001">
              <w:rPr>
                <w:b/>
              </w:rPr>
              <w:t>CGM Variable</w:t>
            </w:r>
          </w:p>
        </w:tc>
        <w:tc>
          <w:tcPr>
            <w:tcW w:w="4675" w:type="dxa"/>
          </w:tcPr>
          <w:p w14:paraId="34ACD1B3" w14:textId="77777777" w:rsidR="00503FF1" w:rsidRPr="003F0001" w:rsidRDefault="00503FF1" w:rsidP="003416BC">
            <w:pPr>
              <w:widowControl w:val="0"/>
              <w:autoSpaceDE w:val="0"/>
              <w:autoSpaceDN w:val="0"/>
              <w:adjustRightInd w:val="0"/>
              <w:rPr>
                <w:b/>
              </w:rPr>
            </w:pPr>
            <w:r w:rsidRPr="003F0001">
              <w:rPr>
                <w:b/>
              </w:rPr>
              <w:t>Definition</w:t>
            </w:r>
          </w:p>
        </w:tc>
      </w:tr>
      <w:tr w:rsidR="00503FF1" w:rsidRPr="00BF46CF" w14:paraId="038B2E90" w14:textId="77777777" w:rsidTr="003416BC">
        <w:tc>
          <w:tcPr>
            <w:tcW w:w="4675" w:type="dxa"/>
          </w:tcPr>
          <w:p w14:paraId="3D33AA49" w14:textId="77777777" w:rsidR="00503FF1" w:rsidRPr="00633378" w:rsidRDefault="00503FF1" w:rsidP="003416BC">
            <w:pPr>
              <w:widowControl w:val="0"/>
              <w:autoSpaceDE w:val="0"/>
              <w:autoSpaceDN w:val="0"/>
              <w:adjustRightInd w:val="0"/>
            </w:pPr>
            <w:proofErr w:type="spellStart"/>
            <w:r w:rsidRPr="00633378">
              <w:t>percent_cgm_wear</w:t>
            </w:r>
            <w:proofErr w:type="spellEnd"/>
          </w:p>
        </w:tc>
        <w:tc>
          <w:tcPr>
            <w:tcW w:w="4675" w:type="dxa"/>
          </w:tcPr>
          <w:p w14:paraId="0218914F" w14:textId="77777777" w:rsidR="00503FF1" w:rsidRPr="00BF46CF" w:rsidRDefault="00503FF1" w:rsidP="003416BC">
            <w:pPr>
              <w:widowControl w:val="0"/>
              <w:autoSpaceDE w:val="0"/>
              <w:autoSpaceDN w:val="0"/>
              <w:adjustRightInd w:val="0"/>
            </w:pPr>
            <w:r>
              <w:t>The number of sensor readings as a percentage of the number of potential readings (given time worn).</w:t>
            </w:r>
          </w:p>
        </w:tc>
      </w:tr>
      <w:tr w:rsidR="00503FF1" w14:paraId="49418C7C" w14:textId="77777777" w:rsidTr="003416BC">
        <w:tc>
          <w:tcPr>
            <w:tcW w:w="4675" w:type="dxa"/>
          </w:tcPr>
          <w:p w14:paraId="0D85F9E6" w14:textId="77777777" w:rsidR="00503FF1" w:rsidRPr="00633378" w:rsidRDefault="00503FF1" w:rsidP="003416BC">
            <w:pPr>
              <w:widowControl w:val="0"/>
              <w:autoSpaceDE w:val="0"/>
              <w:autoSpaceDN w:val="0"/>
              <w:adjustRightInd w:val="0"/>
            </w:pPr>
            <w:proofErr w:type="spellStart"/>
            <w:r>
              <w:t>average_sensor</w:t>
            </w:r>
            <w:proofErr w:type="spellEnd"/>
          </w:p>
        </w:tc>
        <w:tc>
          <w:tcPr>
            <w:tcW w:w="4675" w:type="dxa"/>
          </w:tcPr>
          <w:p w14:paraId="67D09DC5" w14:textId="77777777" w:rsidR="00503FF1" w:rsidRDefault="00503FF1" w:rsidP="003416BC">
            <w:pPr>
              <w:widowControl w:val="0"/>
              <w:autoSpaceDE w:val="0"/>
              <w:autoSpaceDN w:val="0"/>
              <w:adjustRightInd w:val="0"/>
            </w:pPr>
            <w:r>
              <w:t>Mean of all sensor glucose values</w:t>
            </w:r>
          </w:p>
        </w:tc>
      </w:tr>
      <w:tr w:rsidR="00503FF1" w14:paraId="76E99448" w14:textId="77777777" w:rsidTr="003416BC">
        <w:tc>
          <w:tcPr>
            <w:tcW w:w="4675" w:type="dxa"/>
          </w:tcPr>
          <w:p w14:paraId="72B74138" w14:textId="77777777" w:rsidR="00503FF1" w:rsidRPr="00CC3CA4" w:rsidRDefault="00503FF1" w:rsidP="003416BC">
            <w:pPr>
              <w:widowControl w:val="0"/>
              <w:autoSpaceDE w:val="0"/>
              <w:autoSpaceDN w:val="0"/>
              <w:adjustRightInd w:val="0"/>
            </w:pPr>
            <w:r w:rsidRPr="00CC3CA4">
              <w:t>estimated_a1c</w:t>
            </w:r>
          </w:p>
        </w:tc>
        <w:tc>
          <w:tcPr>
            <w:tcW w:w="4675" w:type="dxa"/>
          </w:tcPr>
          <w:p w14:paraId="7B4DE8D1" w14:textId="77777777" w:rsidR="00503FF1" w:rsidRDefault="00503FF1" w:rsidP="003416BC">
            <w:pPr>
              <w:widowControl w:val="0"/>
              <w:autoSpaceDE w:val="0"/>
              <w:autoSpaceDN w:val="0"/>
              <w:adjustRightInd w:val="0"/>
            </w:pPr>
            <w:r>
              <w:t>Estimated HbA1c based on the equation: (46.7 + average glucose in mg/</w:t>
            </w:r>
            <w:proofErr w:type="spellStart"/>
            <w:r>
              <w:t>dL</w:t>
            </w:r>
            <w:proofErr w:type="spellEnd"/>
            <w:r>
              <w:t>) / 28.7</w:t>
            </w:r>
            <w:r>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instrText xml:space="preserve"> ADDIN EN.CITE </w:instrText>
            </w:r>
            <w:r>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instrText xml:space="preserve"> ADDIN EN.CITE.DATA </w:instrText>
            </w:r>
            <w:r>
              <w:fldChar w:fldCharType="end"/>
            </w:r>
            <w:r>
              <w:fldChar w:fldCharType="separate"/>
            </w:r>
            <w:r>
              <w:rPr>
                <w:noProof/>
              </w:rPr>
              <w:t>[1]</w:t>
            </w:r>
            <w:r>
              <w:fldChar w:fldCharType="end"/>
            </w:r>
          </w:p>
        </w:tc>
      </w:tr>
      <w:tr w:rsidR="00503FF1" w14:paraId="2B62E044" w14:textId="77777777" w:rsidTr="003416BC">
        <w:tc>
          <w:tcPr>
            <w:tcW w:w="4675" w:type="dxa"/>
          </w:tcPr>
          <w:p w14:paraId="79EA7FD2" w14:textId="77777777" w:rsidR="00503FF1" w:rsidRPr="009D6832" w:rsidRDefault="00503FF1" w:rsidP="003416BC">
            <w:pPr>
              <w:widowControl w:val="0"/>
              <w:autoSpaceDE w:val="0"/>
              <w:autoSpaceDN w:val="0"/>
              <w:adjustRightInd w:val="0"/>
            </w:pPr>
            <w:proofErr w:type="spellStart"/>
            <w:r>
              <w:t>gmi</w:t>
            </w:r>
            <w:proofErr w:type="spellEnd"/>
          </w:p>
        </w:tc>
        <w:tc>
          <w:tcPr>
            <w:tcW w:w="4675" w:type="dxa"/>
          </w:tcPr>
          <w:p w14:paraId="34368A42" w14:textId="77777777" w:rsidR="00503FF1" w:rsidRDefault="00503FF1" w:rsidP="003416BC">
            <w:pPr>
              <w:widowControl w:val="0"/>
              <w:autoSpaceDE w:val="0"/>
              <w:autoSpaceDN w:val="0"/>
              <w:adjustRightInd w:val="0"/>
            </w:pPr>
            <w:r>
              <w:t xml:space="preserve">Glucose management indicator based on the equation: 3.31 + (0.02392 </w:t>
            </w:r>
            <w:r>
              <w:sym w:font="Symbol" w:char="F0B4"/>
            </w:r>
            <w:r>
              <w:t xml:space="preserve"> average glucose in mg/</w:t>
            </w:r>
            <w:proofErr w:type="spellStart"/>
            <w:r>
              <w:t>dL</w:t>
            </w:r>
            <w:proofErr w:type="spellEnd"/>
            <w:r>
              <w:t>)</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503FF1" w14:paraId="4703C3E6" w14:textId="77777777" w:rsidTr="003416BC">
        <w:tc>
          <w:tcPr>
            <w:tcW w:w="4675" w:type="dxa"/>
          </w:tcPr>
          <w:p w14:paraId="0B4265D3" w14:textId="77777777" w:rsidR="00503FF1" w:rsidRDefault="00503FF1" w:rsidP="003416BC">
            <w:pPr>
              <w:widowControl w:val="0"/>
              <w:autoSpaceDE w:val="0"/>
              <w:autoSpaceDN w:val="0"/>
              <w:adjustRightInd w:val="0"/>
            </w:pPr>
            <w:r w:rsidRPr="009D6832">
              <w:t>q1_sensor</w:t>
            </w:r>
          </w:p>
        </w:tc>
        <w:tc>
          <w:tcPr>
            <w:tcW w:w="4675" w:type="dxa"/>
          </w:tcPr>
          <w:p w14:paraId="0D491052" w14:textId="77777777" w:rsidR="00503FF1" w:rsidRDefault="00503FF1" w:rsidP="003416BC">
            <w:pPr>
              <w:widowControl w:val="0"/>
              <w:autoSpaceDE w:val="0"/>
              <w:autoSpaceDN w:val="0"/>
              <w:adjustRightInd w:val="0"/>
            </w:pPr>
            <w:r>
              <w:t>First quartile sensor glucose value</w:t>
            </w:r>
          </w:p>
        </w:tc>
      </w:tr>
      <w:tr w:rsidR="00503FF1" w14:paraId="74663494" w14:textId="77777777" w:rsidTr="003416BC">
        <w:tc>
          <w:tcPr>
            <w:tcW w:w="4675" w:type="dxa"/>
          </w:tcPr>
          <w:p w14:paraId="767F2B8A" w14:textId="77777777" w:rsidR="00503FF1" w:rsidRPr="009D6832" w:rsidRDefault="00503FF1" w:rsidP="003416BC">
            <w:pPr>
              <w:widowControl w:val="0"/>
              <w:autoSpaceDE w:val="0"/>
              <w:autoSpaceDN w:val="0"/>
              <w:adjustRightInd w:val="0"/>
            </w:pPr>
            <w:proofErr w:type="spellStart"/>
            <w:r>
              <w:t>median_sensor</w:t>
            </w:r>
            <w:proofErr w:type="spellEnd"/>
          </w:p>
        </w:tc>
        <w:tc>
          <w:tcPr>
            <w:tcW w:w="4675" w:type="dxa"/>
          </w:tcPr>
          <w:p w14:paraId="07B636EF" w14:textId="77777777" w:rsidR="00503FF1" w:rsidRDefault="00503FF1" w:rsidP="003416BC">
            <w:pPr>
              <w:widowControl w:val="0"/>
              <w:autoSpaceDE w:val="0"/>
              <w:autoSpaceDN w:val="0"/>
              <w:adjustRightInd w:val="0"/>
            </w:pPr>
            <w:r>
              <w:t>Median sensor glucose value</w:t>
            </w:r>
          </w:p>
        </w:tc>
      </w:tr>
      <w:tr w:rsidR="00503FF1" w14:paraId="6D314051" w14:textId="77777777" w:rsidTr="003416BC">
        <w:tc>
          <w:tcPr>
            <w:tcW w:w="4675" w:type="dxa"/>
          </w:tcPr>
          <w:p w14:paraId="0FFC1618" w14:textId="77777777" w:rsidR="00503FF1" w:rsidRDefault="00503FF1" w:rsidP="003416BC">
            <w:pPr>
              <w:widowControl w:val="0"/>
              <w:autoSpaceDE w:val="0"/>
              <w:autoSpaceDN w:val="0"/>
              <w:adjustRightInd w:val="0"/>
            </w:pPr>
            <w:r>
              <w:t>q3_sensor</w:t>
            </w:r>
          </w:p>
        </w:tc>
        <w:tc>
          <w:tcPr>
            <w:tcW w:w="4675" w:type="dxa"/>
          </w:tcPr>
          <w:p w14:paraId="54E841CD" w14:textId="77777777" w:rsidR="00503FF1" w:rsidRDefault="00503FF1" w:rsidP="003416BC">
            <w:pPr>
              <w:widowControl w:val="0"/>
              <w:autoSpaceDE w:val="0"/>
              <w:autoSpaceDN w:val="0"/>
              <w:adjustRightInd w:val="0"/>
            </w:pPr>
            <w:r>
              <w:t>Third quartile sensor glucose value</w:t>
            </w:r>
          </w:p>
        </w:tc>
      </w:tr>
      <w:tr w:rsidR="00503FF1" w14:paraId="10B7A611" w14:textId="77777777" w:rsidTr="003416BC">
        <w:tc>
          <w:tcPr>
            <w:tcW w:w="4675" w:type="dxa"/>
          </w:tcPr>
          <w:p w14:paraId="157D6461" w14:textId="77777777" w:rsidR="00503FF1" w:rsidRDefault="00503FF1" w:rsidP="003416BC">
            <w:pPr>
              <w:widowControl w:val="0"/>
              <w:autoSpaceDE w:val="0"/>
              <w:autoSpaceDN w:val="0"/>
              <w:adjustRightInd w:val="0"/>
            </w:pPr>
            <w:proofErr w:type="spellStart"/>
            <w:r>
              <w:t>standard_deviation</w:t>
            </w:r>
            <w:proofErr w:type="spellEnd"/>
          </w:p>
        </w:tc>
        <w:tc>
          <w:tcPr>
            <w:tcW w:w="4675" w:type="dxa"/>
          </w:tcPr>
          <w:p w14:paraId="0680A7F2" w14:textId="77777777" w:rsidR="00503FF1" w:rsidRDefault="00503FF1" w:rsidP="003416BC">
            <w:pPr>
              <w:widowControl w:val="0"/>
              <w:autoSpaceDE w:val="0"/>
              <w:autoSpaceDN w:val="0"/>
              <w:adjustRightInd w:val="0"/>
            </w:pPr>
            <w:r>
              <w:t>Standard deviation of all sensor glucose values</w:t>
            </w:r>
          </w:p>
        </w:tc>
      </w:tr>
      <w:tr w:rsidR="00503FF1" w14:paraId="4AA8E1A3" w14:textId="77777777" w:rsidTr="003416BC">
        <w:tc>
          <w:tcPr>
            <w:tcW w:w="4675" w:type="dxa"/>
          </w:tcPr>
          <w:p w14:paraId="706A81A9" w14:textId="77777777" w:rsidR="00503FF1" w:rsidRDefault="00503FF1" w:rsidP="003416BC">
            <w:pPr>
              <w:widowControl w:val="0"/>
              <w:autoSpaceDE w:val="0"/>
              <w:autoSpaceDN w:val="0"/>
              <w:adjustRightInd w:val="0"/>
            </w:pPr>
            <w:r>
              <w:t>cv</w:t>
            </w:r>
          </w:p>
        </w:tc>
        <w:tc>
          <w:tcPr>
            <w:tcW w:w="4675" w:type="dxa"/>
          </w:tcPr>
          <w:p w14:paraId="40FD2608" w14:textId="77777777" w:rsidR="00503FF1" w:rsidRDefault="00503FF1" w:rsidP="003416BC">
            <w:pPr>
              <w:widowControl w:val="0"/>
              <w:autoSpaceDE w:val="0"/>
              <w:autoSpaceDN w:val="0"/>
              <w:adjustRightInd w:val="0"/>
            </w:pPr>
            <w:r>
              <w:t>Coefficient of variation of all sensor glucose values (SD/mean)</w:t>
            </w:r>
          </w:p>
        </w:tc>
      </w:tr>
      <w:tr w:rsidR="00503FF1" w14:paraId="25388BFD" w14:textId="77777777" w:rsidTr="003416BC">
        <w:tc>
          <w:tcPr>
            <w:tcW w:w="4675" w:type="dxa"/>
          </w:tcPr>
          <w:p w14:paraId="4BE51729" w14:textId="77777777" w:rsidR="00503FF1" w:rsidRDefault="00503FF1" w:rsidP="003416BC">
            <w:pPr>
              <w:widowControl w:val="0"/>
              <w:autoSpaceDE w:val="0"/>
              <w:autoSpaceDN w:val="0"/>
              <w:adjustRightInd w:val="0"/>
            </w:pPr>
            <w:proofErr w:type="spellStart"/>
            <w:r>
              <w:t>min_sensor</w:t>
            </w:r>
            <w:proofErr w:type="spellEnd"/>
          </w:p>
        </w:tc>
        <w:tc>
          <w:tcPr>
            <w:tcW w:w="4675" w:type="dxa"/>
          </w:tcPr>
          <w:p w14:paraId="2EB65DC8" w14:textId="77777777" w:rsidR="00503FF1" w:rsidRDefault="00503FF1" w:rsidP="003416BC">
            <w:pPr>
              <w:widowControl w:val="0"/>
              <w:autoSpaceDE w:val="0"/>
              <w:autoSpaceDN w:val="0"/>
              <w:adjustRightInd w:val="0"/>
            </w:pPr>
            <w:r>
              <w:t>Minimum of all sensor glucose values</w:t>
            </w:r>
          </w:p>
        </w:tc>
      </w:tr>
      <w:tr w:rsidR="00503FF1" w14:paraId="3CBBA31C" w14:textId="77777777" w:rsidTr="003416BC">
        <w:tc>
          <w:tcPr>
            <w:tcW w:w="4675" w:type="dxa"/>
          </w:tcPr>
          <w:p w14:paraId="055F2395" w14:textId="77777777" w:rsidR="00503FF1" w:rsidRDefault="00503FF1" w:rsidP="003416BC">
            <w:pPr>
              <w:widowControl w:val="0"/>
              <w:autoSpaceDE w:val="0"/>
              <w:autoSpaceDN w:val="0"/>
              <w:adjustRightInd w:val="0"/>
            </w:pPr>
            <w:proofErr w:type="spellStart"/>
            <w:r>
              <w:t>max_sensor</w:t>
            </w:r>
            <w:proofErr w:type="spellEnd"/>
          </w:p>
        </w:tc>
        <w:tc>
          <w:tcPr>
            <w:tcW w:w="4675" w:type="dxa"/>
          </w:tcPr>
          <w:p w14:paraId="2DE4C739" w14:textId="77777777" w:rsidR="00503FF1" w:rsidRDefault="00503FF1" w:rsidP="003416BC">
            <w:pPr>
              <w:widowControl w:val="0"/>
              <w:autoSpaceDE w:val="0"/>
              <w:autoSpaceDN w:val="0"/>
              <w:adjustRightInd w:val="0"/>
            </w:pPr>
            <w:r>
              <w:t>Maximum of all sensor glucose values</w:t>
            </w:r>
          </w:p>
        </w:tc>
      </w:tr>
      <w:tr w:rsidR="00503FF1" w14:paraId="43E507AD" w14:textId="77777777" w:rsidTr="003416BC">
        <w:tc>
          <w:tcPr>
            <w:tcW w:w="4675" w:type="dxa"/>
          </w:tcPr>
          <w:p w14:paraId="056D3501" w14:textId="77777777" w:rsidR="00503FF1" w:rsidRDefault="00503FF1" w:rsidP="003416BC">
            <w:pPr>
              <w:widowControl w:val="0"/>
              <w:autoSpaceDE w:val="0"/>
              <w:autoSpaceDN w:val="0"/>
              <w:adjustRightInd w:val="0"/>
            </w:pPr>
            <w:proofErr w:type="spellStart"/>
            <w:r w:rsidRPr="009539B4">
              <w:t>excursions_over</w:t>
            </w:r>
            <w:proofErr w:type="spellEnd"/>
            <w:r w:rsidRPr="009539B4">
              <w:t>_***</w:t>
            </w:r>
          </w:p>
        </w:tc>
        <w:tc>
          <w:tcPr>
            <w:tcW w:w="4675" w:type="dxa"/>
          </w:tcPr>
          <w:p w14:paraId="499713F2" w14:textId="77777777" w:rsidR="00503FF1" w:rsidRDefault="00503FF1" w:rsidP="003416BC">
            <w:pPr>
              <w:widowControl w:val="0"/>
              <w:autoSpaceDE w:val="0"/>
              <w:autoSpaceDN w:val="0"/>
              <w:adjustRightInd w:val="0"/>
            </w:pPr>
            <w:r>
              <w:t>The number of local glucose peaks with an amplitude greater than *** mg/</w:t>
            </w:r>
            <w:proofErr w:type="spellStart"/>
            <w:r>
              <w:t>dL</w:t>
            </w:r>
            <w:proofErr w:type="spellEnd"/>
          </w:p>
        </w:tc>
      </w:tr>
      <w:tr w:rsidR="00503FF1" w14:paraId="4657A6A8" w14:textId="77777777" w:rsidTr="003416BC">
        <w:tc>
          <w:tcPr>
            <w:tcW w:w="4675" w:type="dxa"/>
          </w:tcPr>
          <w:p w14:paraId="44644CBE" w14:textId="77777777" w:rsidR="00503FF1" w:rsidRPr="009539B4" w:rsidRDefault="00503FF1" w:rsidP="003416BC">
            <w:pPr>
              <w:widowControl w:val="0"/>
              <w:autoSpaceDE w:val="0"/>
              <w:autoSpaceDN w:val="0"/>
              <w:adjustRightInd w:val="0"/>
            </w:pPr>
            <w:proofErr w:type="spellStart"/>
            <w:r w:rsidRPr="009539B4">
              <w:t>min_spent_over</w:t>
            </w:r>
            <w:proofErr w:type="spellEnd"/>
            <w:r w:rsidRPr="009539B4">
              <w:t>_***</w:t>
            </w:r>
          </w:p>
          <w:p w14:paraId="56E0E725" w14:textId="77777777" w:rsidR="00503FF1" w:rsidRPr="009539B4" w:rsidRDefault="00503FF1" w:rsidP="003416BC">
            <w:pPr>
              <w:widowControl w:val="0"/>
              <w:autoSpaceDE w:val="0"/>
              <w:autoSpaceDN w:val="0"/>
              <w:adjustRightInd w:val="0"/>
            </w:pPr>
          </w:p>
        </w:tc>
        <w:tc>
          <w:tcPr>
            <w:tcW w:w="4675" w:type="dxa"/>
          </w:tcPr>
          <w:p w14:paraId="0D105348" w14:textId="77777777" w:rsidR="00503FF1" w:rsidRDefault="00503FF1" w:rsidP="003416BC">
            <w:pPr>
              <w:widowControl w:val="0"/>
              <w:autoSpaceDE w:val="0"/>
              <w:autoSpaceDN w:val="0"/>
              <w:adjustRightInd w:val="0"/>
            </w:pPr>
            <w:r>
              <w:t>The total length of time that sensor glucose was at or above *** mg/</w:t>
            </w:r>
            <w:proofErr w:type="spellStart"/>
            <w:r>
              <w:t>dL</w:t>
            </w:r>
            <w:proofErr w:type="spellEnd"/>
          </w:p>
        </w:tc>
      </w:tr>
      <w:tr w:rsidR="00503FF1" w14:paraId="19559BEC" w14:textId="77777777" w:rsidTr="003416BC">
        <w:tc>
          <w:tcPr>
            <w:tcW w:w="4675" w:type="dxa"/>
          </w:tcPr>
          <w:p w14:paraId="2BA14908" w14:textId="77777777" w:rsidR="00503FF1" w:rsidRPr="009539B4" w:rsidRDefault="00503FF1" w:rsidP="003416BC">
            <w:pPr>
              <w:widowControl w:val="0"/>
              <w:autoSpaceDE w:val="0"/>
              <w:autoSpaceDN w:val="0"/>
              <w:adjustRightInd w:val="0"/>
            </w:pPr>
            <w:proofErr w:type="spellStart"/>
            <w:r w:rsidRPr="009539B4">
              <w:t>percent_time_over</w:t>
            </w:r>
            <w:proofErr w:type="spellEnd"/>
            <w:r w:rsidRPr="009539B4">
              <w:t>_***</w:t>
            </w:r>
          </w:p>
          <w:p w14:paraId="657B951D" w14:textId="77777777" w:rsidR="00503FF1" w:rsidRPr="009539B4" w:rsidRDefault="00503FF1" w:rsidP="003416BC">
            <w:pPr>
              <w:widowControl w:val="0"/>
              <w:autoSpaceDE w:val="0"/>
              <w:autoSpaceDN w:val="0"/>
              <w:adjustRightInd w:val="0"/>
            </w:pPr>
          </w:p>
        </w:tc>
        <w:tc>
          <w:tcPr>
            <w:tcW w:w="4675" w:type="dxa"/>
          </w:tcPr>
          <w:p w14:paraId="5114783D" w14:textId="77777777" w:rsidR="00503FF1" w:rsidRDefault="00503FF1" w:rsidP="003416BC">
            <w:pPr>
              <w:widowControl w:val="0"/>
              <w:autoSpaceDE w:val="0"/>
              <w:autoSpaceDN w:val="0"/>
              <w:adjustRightInd w:val="0"/>
            </w:pPr>
            <w:r>
              <w:t>Minutes spent above *** mg/</w:t>
            </w:r>
            <w:proofErr w:type="spellStart"/>
            <w:r>
              <w:t>dL</w:t>
            </w:r>
            <w:proofErr w:type="spellEnd"/>
            <w:r>
              <w:t>, as a percentage of the total time CGM was worn</w:t>
            </w:r>
          </w:p>
        </w:tc>
      </w:tr>
      <w:tr w:rsidR="00503FF1" w14:paraId="0A303ADA" w14:textId="77777777" w:rsidTr="003416BC">
        <w:tc>
          <w:tcPr>
            <w:tcW w:w="4675" w:type="dxa"/>
          </w:tcPr>
          <w:p w14:paraId="044B6576" w14:textId="77777777" w:rsidR="00503FF1" w:rsidRPr="009539B4" w:rsidRDefault="00503FF1" w:rsidP="003416BC">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5B80003C" w14:textId="77777777" w:rsidR="00503FF1" w:rsidRPr="009539B4" w:rsidRDefault="00503FF1" w:rsidP="003416BC">
            <w:pPr>
              <w:widowControl w:val="0"/>
              <w:autoSpaceDE w:val="0"/>
              <w:autoSpaceDN w:val="0"/>
              <w:adjustRightInd w:val="0"/>
            </w:pPr>
          </w:p>
        </w:tc>
        <w:tc>
          <w:tcPr>
            <w:tcW w:w="4675" w:type="dxa"/>
          </w:tcPr>
          <w:p w14:paraId="5895E99E" w14:textId="77777777" w:rsidR="00503FF1" w:rsidRDefault="00503FF1" w:rsidP="003416BC">
            <w:pPr>
              <w:widowControl w:val="0"/>
              <w:autoSpaceDE w:val="0"/>
              <w:autoSpaceDN w:val="0"/>
              <w:adjustRightInd w:val="0"/>
            </w:pPr>
            <w:r>
              <w:t>The number of glucose peaks above *** mg/</w:t>
            </w:r>
            <w:proofErr w:type="spellStart"/>
            <w:r>
              <w:t>dL</w:t>
            </w:r>
            <w:proofErr w:type="spellEnd"/>
            <w:r>
              <w:t xml:space="preserve"> averaged per 24-hour period of CGM wear</w:t>
            </w:r>
          </w:p>
        </w:tc>
      </w:tr>
      <w:tr w:rsidR="00503FF1" w14:paraId="3E190474" w14:textId="77777777" w:rsidTr="003416BC">
        <w:tc>
          <w:tcPr>
            <w:tcW w:w="4675" w:type="dxa"/>
          </w:tcPr>
          <w:p w14:paraId="774E789C" w14:textId="77777777" w:rsidR="00503FF1" w:rsidRPr="009539B4" w:rsidRDefault="00503FF1" w:rsidP="003416BC">
            <w:pPr>
              <w:widowControl w:val="0"/>
              <w:autoSpaceDE w:val="0"/>
              <w:autoSpaceDN w:val="0"/>
              <w:adjustRightInd w:val="0"/>
            </w:pPr>
            <w:proofErr w:type="spellStart"/>
            <w:r w:rsidRPr="009539B4">
              <w:t>min_spent_under</w:t>
            </w:r>
            <w:proofErr w:type="spellEnd"/>
            <w:r w:rsidRPr="009539B4">
              <w:t>_**</w:t>
            </w:r>
          </w:p>
          <w:p w14:paraId="1875FA73" w14:textId="77777777" w:rsidR="00503FF1" w:rsidRPr="009539B4" w:rsidRDefault="00503FF1" w:rsidP="003416BC">
            <w:pPr>
              <w:widowControl w:val="0"/>
              <w:autoSpaceDE w:val="0"/>
              <w:autoSpaceDN w:val="0"/>
              <w:adjustRightInd w:val="0"/>
            </w:pPr>
          </w:p>
        </w:tc>
        <w:tc>
          <w:tcPr>
            <w:tcW w:w="4675" w:type="dxa"/>
          </w:tcPr>
          <w:p w14:paraId="0115D856" w14:textId="77777777" w:rsidR="00503FF1" w:rsidRDefault="00503FF1" w:rsidP="003416BC">
            <w:pPr>
              <w:widowControl w:val="0"/>
              <w:autoSpaceDE w:val="0"/>
              <w:autoSpaceDN w:val="0"/>
              <w:adjustRightInd w:val="0"/>
            </w:pPr>
            <w:r>
              <w:t>The total length of time that sensor glucose was at or below ** mg/</w:t>
            </w:r>
            <w:proofErr w:type="spellStart"/>
            <w:r>
              <w:t>dL</w:t>
            </w:r>
            <w:proofErr w:type="spellEnd"/>
          </w:p>
        </w:tc>
      </w:tr>
      <w:tr w:rsidR="00503FF1" w14:paraId="36B762A3" w14:textId="77777777" w:rsidTr="003416BC">
        <w:tc>
          <w:tcPr>
            <w:tcW w:w="4675" w:type="dxa"/>
          </w:tcPr>
          <w:p w14:paraId="60CCAC3C" w14:textId="77777777" w:rsidR="00503FF1" w:rsidRPr="009539B4" w:rsidRDefault="00503FF1" w:rsidP="003416BC">
            <w:pPr>
              <w:widowControl w:val="0"/>
              <w:autoSpaceDE w:val="0"/>
              <w:autoSpaceDN w:val="0"/>
              <w:adjustRightInd w:val="0"/>
            </w:pPr>
            <w:proofErr w:type="spellStart"/>
            <w:r w:rsidRPr="009539B4">
              <w:t>percent_time_under</w:t>
            </w:r>
            <w:proofErr w:type="spellEnd"/>
            <w:r w:rsidRPr="009539B4">
              <w:t>_**</w:t>
            </w:r>
          </w:p>
          <w:p w14:paraId="26F853CA" w14:textId="77777777" w:rsidR="00503FF1" w:rsidRPr="009539B4" w:rsidRDefault="00503FF1" w:rsidP="003416BC">
            <w:pPr>
              <w:widowControl w:val="0"/>
              <w:autoSpaceDE w:val="0"/>
              <w:autoSpaceDN w:val="0"/>
              <w:adjustRightInd w:val="0"/>
            </w:pPr>
          </w:p>
        </w:tc>
        <w:tc>
          <w:tcPr>
            <w:tcW w:w="4675" w:type="dxa"/>
          </w:tcPr>
          <w:p w14:paraId="1FB325A1" w14:textId="77777777" w:rsidR="00503FF1" w:rsidRDefault="00503FF1" w:rsidP="003416BC">
            <w:pPr>
              <w:widowControl w:val="0"/>
              <w:autoSpaceDE w:val="0"/>
              <w:autoSpaceDN w:val="0"/>
              <w:adjustRightInd w:val="0"/>
            </w:pPr>
            <w:r>
              <w:t>Minutes spent below ** mg/</w:t>
            </w:r>
            <w:proofErr w:type="spellStart"/>
            <w:r>
              <w:t>dL</w:t>
            </w:r>
            <w:proofErr w:type="spellEnd"/>
            <w:r>
              <w:t>, as a percentage of the total time CGM was worn</w:t>
            </w:r>
          </w:p>
        </w:tc>
      </w:tr>
      <w:tr w:rsidR="00503FF1" w14:paraId="1B439CB9" w14:textId="77777777" w:rsidTr="003416BC">
        <w:tc>
          <w:tcPr>
            <w:tcW w:w="4675" w:type="dxa"/>
          </w:tcPr>
          <w:p w14:paraId="344FD631" w14:textId="77777777" w:rsidR="00503FF1" w:rsidRPr="009539B4" w:rsidRDefault="00503FF1" w:rsidP="003416BC">
            <w:pPr>
              <w:widowControl w:val="0"/>
              <w:autoSpaceDE w:val="0"/>
              <w:autoSpaceDN w:val="0"/>
              <w:adjustRightInd w:val="0"/>
            </w:pPr>
            <w:r w:rsidRPr="00BF075E">
              <w:t>min_spent_70_180</w:t>
            </w:r>
          </w:p>
        </w:tc>
        <w:tc>
          <w:tcPr>
            <w:tcW w:w="4675" w:type="dxa"/>
          </w:tcPr>
          <w:p w14:paraId="75D8DA82" w14:textId="77777777" w:rsidR="00503FF1" w:rsidRDefault="00503FF1" w:rsidP="003416BC">
            <w:pPr>
              <w:widowControl w:val="0"/>
              <w:autoSpaceDE w:val="0"/>
              <w:autoSpaceDN w:val="0"/>
              <w:adjustRightInd w:val="0"/>
            </w:pPr>
            <w:r>
              <w:t>Minutes spent in the range 70 – 180 mg/</w:t>
            </w:r>
            <w:proofErr w:type="spellStart"/>
            <w:r>
              <w:t>dL</w:t>
            </w:r>
            <w:proofErr w:type="spellEnd"/>
            <w:r>
              <w:t xml:space="preserve"> (inclusive)</w:t>
            </w:r>
          </w:p>
        </w:tc>
      </w:tr>
      <w:tr w:rsidR="00503FF1" w14:paraId="782DB187" w14:textId="77777777" w:rsidTr="003416BC">
        <w:tc>
          <w:tcPr>
            <w:tcW w:w="4675" w:type="dxa"/>
          </w:tcPr>
          <w:p w14:paraId="0BE0237A" w14:textId="77777777" w:rsidR="00503FF1" w:rsidRPr="009539B4" w:rsidRDefault="00503FF1" w:rsidP="003416BC">
            <w:pPr>
              <w:widowControl w:val="0"/>
              <w:autoSpaceDE w:val="0"/>
              <w:autoSpaceDN w:val="0"/>
              <w:adjustRightInd w:val="0"/>
            </w:pPr>
            <w:r w:rsidRPr="00BF075E">
              <w:t>percent_time_70_180</w:t>
            </w:r>
          </w:p>
        </w:tc>
        <w:tc>
          <w:tcPr>
            <w:tcW w:w="4675" w:type="dxa"/>
          </w:tcPr>
          <w:p w14:paraId="30BDB0A0" w14:textId="77777777" w:rsidR="00503FF1" w:rsidRDefault="00503FF1" w:rsidP="003416BC">
            <w:pPr>
              <w:widowControl w:val="0"/>
              <w:autoSpaceDE w:val="0"/>
              <w:autoSpaceDN w:val="0"/>
              <w:adjustRightInd w:val="0"/>
            </w:pPr>
            <w:r>
              <w:t>Minutes spent in the range 70 – 180 mg/</w:t>
            </w:r>
            <w:proofErr w:type="spellStart"/>
            <w:r>
              <w:t>dL</w:t>
            </w:r>
            <w:proofErr w:type="spellEnd"/>
            <w:r>
              <w:t xml:space="preserve"> (inclusive), as a percentage of the total time CGM was worn</w:t>
            </w:r>
          </w:p>
        </w:tc>
      </w:tr>
      <w:tr w:rsidR="00503FF1" w14:paraId="6B5AB793" w14:textId="77777777" w:rsidTr="003416BC">
        <w:tc>
          <w:tcPr>
            <w:tcW w:w="4675" w:type="dxa"/>
          </w:tcPr>
          <w:p w14:paraId="0C008C38" w14:textId="77777777" w:rsidR="00503FF1" w:rsidRPr="009539B4" w:rsidRDefault="00503FF1" w:rsidP="003416BC">
            <w:pPr>
              <w:widowControl w:val="0"/>
              <w:autoSpaceDE w:val="0"/>
              <w:autoSpaceDN w:val="0"/>
              <w:adjustRightInd w:val="0"/>
            </w:pPr>
            <w:r w:rsidRPr="009539B4">
              <w:t>daytime_***</w:t>
            </w:r>
          </w:p>
          <w:p w14:paraId="0C1003B5" w14:textId="77777777" w:rsidR="00503FF1" w:rsidRPr="009539B4" w:rsidRDefault="00503FF1" w:rsidP="003416BC">
            <w:pPr>
              <w:widowControl w:val="0"/>
              <w:autoSpaceDE w:val="0"/>
              <w:autoSpaceDN w:val="0"/>
              <w:adjustRightInd w:val="0"/>
            </w:pPr>
          </w:p>
        </w:tc>
        <w:tc>
          <w:tcPr>
            <w:tcW w:w="4675" w:type="dxa"/>
          </w:tcPr>
          <w:p w14:paraId="5D6AF58B" w14:textId="77777777" w:rsidR="00503FF1" w:rsidRDefault="00503FF1" w:rsidP="003416BC">
            <w:pPr>
              <w:widowControl w:val="0"/>
              <w:autoSpaceDE w:val="0"/>
              <w:autoSpaceDN w:val="0"/>
              <w:adjustRightInd w:val="0"/>
            </w:pPr>
            <w:r>
              <w:t>*** of all sensor glucose values during specified daytime hours</w:t>
            </w:r>
          </w:p>
        </w:tc>
      </w:tr>
      <w:tr w:rsidR="00503FF1" w14:paraId="40C598A6" w14:textId="77777777" w:rsidTr="003416BC">
        <w:tc>
          <w:tcPr>
            <w:tcW w:w="4675" w:type="dxa"/>
          </w:tcPr>
          <w:p w14:paraId="124179B1" w14:textId="77777777" w:rsidR="00503FF1" w:rsidRPr="009539B4" w:rsidRDefault="00503FF1" w:rsidP="003416BC">
            <w:pPr>
              <w:widowControl w:val="0"/>
              <w:autoSpaceDE w:val="0"/>
              <w:autoSpaceDN w:val="0"/>
              <w:adjustRightInd w:val="0"/>
            </w:pPr>
            <w:r w:rsidRPr="009539B4">
              <w:t>nighttime_***</w:t>
            </w:r>
          </w:p>
          <w:p w14:paraId="74E6355E" w14:textId="77777777" w:rsidR="00503FF1" w:rsidRPr="009539B4" w:rsidRDefault="00503FF1" w:rsidP="003416BC">
            <w:pPr>
              <w:widowControl w:val="0"/>
              <w:autoSpaceDE w:val="0"/>
              <w:autoSpaceDN w:val="0"/>
              <w:adjustRightInd w:val="0"/>
            </w:pPr>
          </w:p>
        </w:tc>
        <w:tc>
          <w:tcPr>
            <w:tcW w:w="4675" w:type="dxa"/>
          </w:tcPr>
          <w:p w14:paraId="3E9A4E96" w14:textId="77777777" w:rsidR="00503FF1" w:rsidRDefault="00503FF1" w:rsidP="003416BC">
            <w:pPr>
              <w:widowControl w:val="0"/>
              <w:autoSpaceDE w:val="0"/>
              <w:autoSpaceDN w:val="0"/>
              <w:adjustRightInd w:val="0"/>
            </w:pPr>
            <w:r>
              <w:t>*** of all sensor glucose values during specified nighttime hours</w:t>
            </w:r>
          </w:p>
        </w:tc>
      </w:tr>
      <w:tr w:rsidR="00503FF1" w14:paraId="5CD1077B" w14:textId="77777777" w:rsidTr="003416BC">
        <w:tc>
          <w:tcPr>
            <w:tcW w:w="4675" w:type="dxa"/>
          </w:tcPr>
          <w:p w14:paraId="777DEF12" w14:textId="77777777" w:rsidR="00503FF1" w:rsidRPr="009539B4" w:rsidRDefault="00503FF1" w:rsidP="003416BC">
            <w:pPr>
              <w:widowControl w:val="0"/>
              <w:autoSpaceDE w:val="0"/>
              <w:autoSpaceDN w:val="0"/>
              <w:adjustRightInd w:val="0"/>
            </w:pPr>
            <w:proofErr w:type="spellStart"/>
            <w:r w:rsidRPr="009539B4">
              <w:t>auc</w:t>
            </w:r>
            <w:proofErr w:type="spellEnd"/>
          </w:p>
        </w:tc>
        <w:tc>
          <w:tcPr>
            <w:tcW w:w="4675" w:type="dxa"/>
          </w:tcPr>
          <w:p w14:paraId="35496C6B" w14:textId="77777777" w:rsidR="00503FF1" w:rsidRDefault="00503FF1" w:rsidP="003416BC">
            <w:pPr>
              <w:widowControl w:val="0"/>
              <w:autoSpaceDE w:val="0"/>
              <w:autoSpaceDN w:val="0"/>
              <w:adjustRightInd w:val="0"/>
            </w:pPr>
            <w:r>
              <w:t>Approximate area under the sensor glucose curve, calculated using the trapezoidal rule</w:t>
            </w:r>
          </w:p>
        </w:tc>
      </w:tr>
      <w:tr w:rsidR="00503FF1" w14:paraId="5FD9E64C" w14:textId="77777777" w:rsidTr="003416BC">
        <w:tc>
          <w:tcPr>
            <w:tcW w:w="4675" w:type="dxa"/>
          </w:tcPr>
          <w:p w14:paraId="5A18E5E1" w14:textId="77777777" w:rsidR="00503FF1" w:rsidRPr="009539B4" w:rsidRDefault="00503FF1" w:rsidP="003416BC">
            <w:pPr>
              <w:widowControl w:val="0"/>
              <w:autoSpaceDE w:val="0"/>
              <w:autoSpaceDN w:val="0"/>
              <w:adjustRightInd w:val="0"/>
            </w:pPr>
            <w:proofErr w:type="spellStart"/>
            <w:r>
              <w:t>r_mage</w:t>
            </w:r>
            <w:proofErr w:type="spellEnd"/>
          </w:p>
        </w:tc>
        <w:tc>
          <w:tcPr>
            <w:tcW w:w="4675" w:type="dxa"/>
          </w:tcPr>
          <w:p w14:paraId="0837CDAC" w14:textId="77777777" w:rsidR="00503FF1" w:rsidRDefault="00503FF1" w:rsidP="003416BC">
            <w:pPr>
              <w:widowControl w:val="0"/>
              <w:autoSpaceDE w:val="0"/>
              <w:autoSpaceDN w:val="0"/>
              <w:adjustRightInd w:val="0"/>
            </w:pPr>
            <w:r>
              <w:t xml:space="preserve">MAGE calculated according to </w:t>
            </w:r>
            <w:proofErr w:type="spellStart"/>
            <w:r>
              <w:t>Baghurst’s</w:t>
            </w:r>
            <w:proofErr w:type="spellEnd"/>
            <w:r>
              <w:t xml:space="preserve"> algorithm</w:t>
            </w:r>
          </w:p>
        </w:tc>
      </w:tr>
      <w:tr w:rsidR="00503FF1" w:rsidRPr="00783615" w14:paraId="16A03824" w14:textId="77777777" w:rsidTr="003416BC">
        <w:tc>
          <w:tcPr>
            <w:tcW w:w="4675" w:type="dxa"/>
          </w:tcPr>
          <w:p w14:paraId="4564CEE5" w14:textId="77777777" w:rsidR="00503FF1" w:rsidRDefault="00503FF1" w:rsidP="003416BC">
            <w:pPr>
              <w:widowControl w:val="0"/>
              <w:autoSpaceDE w:val="0"/>
              <w:autoSpaceDN w:val="0"/>
              <w:adjustRightInd w:val="0"/>
            </w:pPr>
            <w:proofErr w:type="spellStart"/>
            <w:r>
              <w:t>j_index</w:t>
            </w:r>
            <w:proofErr w:type="spellEnd"/>
          </w:p>
        </w:tc>
        <w:tc>
          <w:tcPr>
            <w:tcW w:w="4675" w:type="dxa"/>
          </w:tcPr>
          <w:p w14:paraId="47620680" w14:textId="77777777" w:rsidR="00503FF1" w:rsidRPr="00783615" w:rsidRDefault="00503FF1" w:rsidP="003416BC">
            <w:pPr>
              <w:widowControl w:val="0"/>
              <w:autoSpaceDE w:val="0"/>
              <w:autoSpaceDN w:val="0"/>
              <w:adjustRightInd w:val="0"/>
            </w:pPr>
            <w:r>
              <w:t xml:space="preserve">Calculated based on the equation: 0.324 </w:t>
            </w:r>
            <w:r>
              <w:sym w:font="Symbol" w:char="F0B4"/>
            </w:r>
            <w:r>
              <w:t xml:space="preserve"> (average glucose in mg/</w:t>
            </w:r>
            <w:proofErr w:type="spellStart"/>
            <w:r>
              <w:t>dL</w:t>
            </w:r>
            <w:proofErr w:type="spellEnd"/>
            <w:r>
              <w:t xml:space="preserve"> + standard </w:t>
            </w:r>
            <w:r>
              <w:lastRenderedPageBreak/>
              <w:t>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503FF1" w14:paraId="1E9EC82B" w14:textId="77777777" w:rsidTr="003416BC">
        <w:tc>
          <w:tcPr>
            <w:tcW w:w="4675" w:type="dxa"/>
          </w:tcPr>
          <w:p w14:paraId="1B96762D" w14:textId="77777777" w:rsidR="00503FF1" w:rsidRDefault="00503FF1" w:rsidP="003416BC">
            <w:pPr>
              <w:widowControl w:val="0"/>
              <w:autoSpaceDE w:val="0"/>
              <w:autoSpaceDN w:val="0"/>
              <w:adjustRightInd w:val="0"/>
            </w:pPr>
            <w:r>
              <w:lastRenderedPageBreak/>
              <w:t>conga</w:t>
            </w:r>
          </w:p>
        </w:tc>
        <w:tc>
          <w:tcPr>
            <w:tcW w:w="4675" w:type="dxa"/>
          </w:tcPr>
          <w:p w14:paraId="76405F8E" w14:textId="77777777" w:rsidR="00503FF1" w:rsidRDefault="00503FF1" w:rsidP="003416BC">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503FF1" w14:paraId="26C40A73" w14:textId="77777777" w:rsidTr="003416BC">
        <w:tc>
          <w:tcPr>
            <w:tcW w:w="4675" w:type="dxa"/>
          </w:tcPr>
          <w:p w14:paraId="4C71DD95" w14:textId="77777777" w:rsidR="00503FF1" w:rsidRDefault="00503FF1" w:rsidP="003416BC">
            <w:pPr>
              <w:widowControl w:val="0"/>
              <w:autoSpaceDE w:val="0"/>
              <w:autoSpaceDN w:val="0"/>
              <w:adjustRightInd w:val="0"/>
            </w:pPr>
            <w:proofErr w:type="spellStart"/>
            <w:r>
              <w:t>modd</w:t>
            </w:r>
            <w:proofErr w:type="spellEnd"/>
          </w:p>
        </w:tc>
        <w:tc>
          <w:tcPr>
            <w:tcW w:w="4675" w:type="dxa"/>
          </w:tcPr>
          <w:p w14:paraId="474E6D4D" w14:textId="77777777" w:rsidR="00503FF1" w:rsidRDefault="00503FF1" w:rsidP="003416BC">
            <w:pPr>
              <w:widowControl w:val="0"/>
              <w:autoSpaceDE w:val="0"/>
              <w:autoSpaceDN w:val="0"/>
              <w:adjustRightInd w:val="0"/>
            </w:pPr>
            <w:r>
              <w:t>Mean of daily differences</w:t>
            </w:r>
          </w:p>
        </w:tc>
      </w:tr>
      <w:tr w:rsidR="00503FF1" w14:paraId="2D34B091" w14:textId="77777777" w:rsidTr="003416BC">
        <w:tc>
          <w:tcPr>
            <w:tcW w:w="4675" w:type="dxa"/>
          </w:tcPr>
          <w:p w14:paraId="49D1B1B2" w14:textId="77777777" w:rsidR="00503FF1" w:rsidRDefault="00503FF1" w:rsidP="003416BC">
            <w:pPr>
              <w:widowControl w:val="0"/>
              <w:autoSpaceDE w:val="0"/>
              <w:autoSpaceDN w:val="0"/>
              <w:adjustRightInd w:val="0"/>
            </w:pPr>
            <w:proofErr w:type="spellStart"/>
            <w:r>
              <w:t>lbgi</w:t>
            </w:r>
            <w:proofErr w:type="spellEnd"/>
          </w:p>
        </w:tc>
        <w:tc>
          <w:tcPr>
            <w:tcW w:w="4675" w:type="dxa"/>
          </w:tcPr>
          <w:p w14:paraId="0C9AE44A" w14:textId="77777777" w:rsidR="00503FF1" w:rsidRDefault="00503FF1" w:rsidP="003416BC">
            <w:pPr>
              <w:widowControl w:val="0"/>
              <w:autoSpaceDE w:val="0"/>
              <w:autoSpaceDN w:val="0"/>
              <w:adjustRightInd w:val="0"/>
            </w:pPr>
            <w:r>
              <w:t>Low blood glucose index</w:t>
            </w:r>
          </w:p>
        </w:tc>
      </w:tr>
      <w:tr w:rsidR="00503FF1" w14:paraId="4B3054AB" w14:textId="77777777" w:rsidTr="003416BC">
        <w:tc>
          <w:tcPr>
            <w:tcW w:w="4675" w:type="dxa"/>
          </w:tcPr>
          <w:p w14:paraId="596681AB" w14:textId="77777777" w:rsidR="00503FF1" w:rsidRDefault="00503FF1" w:rsidP="003416BC">
            <w:pPr>
              <w:widowControl w:val="0"/>
              <w:autoSpaceDE w:val="0"/>
              <w:autoSpaceDN w:val="0"/>
              <w:adjustRightInd w:val="0"/>
            </w:pPr>
            <w:proofErr w:type="spellStart"/>
            <w:r>
              <w:t>hbgi</w:t>
            </w:r>
            <w:proofErr w:type="spellEnd"/>
          </w:p>
        </w:tc>
        <w:tc>
          <w:tcPr>
            <w:tcW w:w="4675" w:type="dxa"/>
          </w:tcPr>
          <w:p w14:paraId="4C89528A" w14:textId="77777777" w:rsidR="00503FF1" w:rsidRDefault="00503FF1" w:rsidP="003416BC">
            <w:pPr>
              <w:widowControl w:val="0"/>
              <w:autoSpaceDE w:val="0"/>
              <w:autoSpaceDN w:val="0"/>
              <w:adjustRightInd w:val="0"/>
            </w:pPr>
            <w:r>
              <w:t>High blood glucose index</w:t>
            </w:r>
          </w:p>
        </w:tc>
      </w:tr>
    </w:tbl>
    <w:p w14:paraId="1A475323" w14:textId="6C686DE8" w:rsidR="007F1D3F" w:rsidRPr="008A2C84" w:rsidRDefault="007F1D3F" w:rsidP="00313C6E">
      <w:pPr>
        <w:spacing w:after="160" w:line="259" w:lineRule="auto"/>
      </w:pPr>
    </w:p>
    <w:p w14:paraId="4CD6546E" w14:textId="06D36040" w:rsidR="0015663E" w:rsidRDefault="00DA01A1" w:rsidP="00DA01A1">
      <w:pPr>
        <w:spacing w:after="160" w:line="259" w:lineRule="auto"/>
      </w:pPr>
      <w:bookmarkStart w:id="0" w:name="_GoBack"/>
      <w:bookmarkEnd w:id="0"/>
      <w:r>
        <w:t xml:space="preserve"> </w:t>
      </w:r>
    </w:p>
    <w:sectPr w:rsidR="0015663E">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B10214" w14:textId="77777777" w:rsidR="003C39FD" w:rsidRDefault="003C39FD">
      <w:r>
        <w:separator/>
      </w:r>
    </w:p>
  </w:endnote>
  <w:endnote w:type="continuationSeparator" w:id="0">
    <w:p w14:paraId="77F21A44" w14:textId="77777777" w:rsidR="003C39FD" w:rsidRDefault="003C39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46E7D9C"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301B4E">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301B4E">
      <w:rPr>
        <w:noProof/>
        <w:color w:val="000000" w:themeColor="text1"/>
      </w:rPr>
      <w:t>2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3F315" w14:textId="77777777" w:rsidR="003C39FD" w:rsidRDefault="003C39FD">
      <w:r>
        <w:separator/>
      </w:r>
    </w:p>
  </w:footnote>
  <w:footnote w:type="continuationSeparator" w:id="0">
    <w:p w14:paraId="4D68B8BC" w14:textId="77777777" w:rsidR="003C39FD" w:rsidRDefault="003C39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w5deazr829xa7eftdk5xedaw2fxvztpeedf&quot;&gt;My EndNote Library&lt;record-ids&gt;&lt;item&gt;28&lt;/item&gt;&lt;/record-ids&gt;&lt;/item&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83471"/>
    <w:rsid w:val="00084992"/>
    <w:rsid w:val="000861A9"/>
    <w:rsid w:val="000A4489"/>
    <w:rsid w:val="000A6706"/>
    <w:rsid w:val="000A7039"/>
    <w:rsid w:val="000B0050"/>
    <w:rsid w:val="000B3B9E"/>
    <w:rsid w:val="000B49BE"/>
    <w:rsid w:val="000C04CE"/>
    <w:rsid w:val="000C2FBD"/>
    <w:rsid w:val="000C706C"/>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2971"/>
    <w:rsid w:val="001A495F"/>
    <w:rsid w:val="001B110C"/>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2A92"/>
    <w:rsid w:val="00263669"/>
    <w:rsid w:val="00266B62"/>
    <w:rsid w:val="002727B2"/>
    <w:rsid w:val="00274BC5"/>
    <w:rsid w:val="00280245"/>
    <w:rsid w:val="002829FF"/>
    <w:rsid w:val="00284760"/>
    <w:rsid w:val="00285A2D"/>
    <w:rsid w:val="00290512"/>
    <w:rsid w:val="002931E9"/>
    <w:rsid w:val="0029394D"/>
    <w:rsid w:val="00294C3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39FD"/>
    <w:rsid w:val="003C5590"/>
    <w:rsid w:val="003D6343"/>
    <w:rsid w:val="003E4A44"/>
    <w:rsid w:val="003E5F2B"/>
    <w:rsid w:val="003E72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61E3C"/>
    <w:rsid w:val="00461FEF"/>
    <w:rsid w:val="00462612"/>
    <w:rsid w:val="00472C34"/>
    <w:rsid w:val="00474B70"/>
    <w:rsid w:val="004872BB"/>
    <w:rsid w:val="00490AC0"/>
    <w:rsid w:val="0049530F"/>
    <w:rsid w:val="00496018"/>
    <w:rsid w:val="0049614C"/>
    <w:rsid w:val="004977AB"/>
    <w:rsid w:val="004A01C8"/>
    <w:rsid w:val="004A6477"/>
    <w:rsid w:val="004A71BF"/>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3FF1"/>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060"/>
    <w:rsid w:val="006919C9"/>
    <w:rsid w:val="006923FF"/>
    <w:rsid w:val="0069322C"/>
    <w:rsid w:val="00694CDB"/>
    <w:rsid w:val="006956B8"/>
    <w:rsid w:val="006B242B"/>
    <w:rsid w:val="006C1C8D"/>
    <w:rsid w:val="006C2503"/>
    <w:rsid w:val="006D159E"/>
    <w:rsid w:val="006D1E0C"/>
    <w:rsid w:val="006E032D"/>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D2B62"/>
    <w:rsid w:val="007E1A0E"/>
    <w:rsid w:val="007E3598"/>
    <w:rsid w:val="007E631E"/>
    <w:rsid w:val="007E7960"/>
    <w:rsid w:val="007F1D3F"/>
    <w:rsid w:val="007F49D3"/>
    <w:rsid w:val="007F4A52"/>
    <w:rsid w:val="0080161C"/>
    <w:rsid w:val="00803F34"/>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1640"/>
    <w:rsid w:val="00902288"/>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B335F"/>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48DB"/>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01A1"/>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8B2FB8-3840-8043-A484-DDFDC17C7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868</Words>
  <Characters>1065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5</cp:revision>
  <dcterms:created xsi:type="dcterms:W3CDTF">2019-02-02T00:06:00Z</dcterms:created>
  <dcterms:modified xsi:type="dcterms:W3CDTF">2019-02-02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